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98363C">
      <w:pPr>
        <w:jc w:val="center"/>
      </w:pPr>
      <w:r>
        <w:t>Full Title of Your Paper Here</w:t>
      </w:r>
    </w:p>
    <w:p w:rsidR="002A2A03" w:rsidRDefault="0098363C">
      <w:pPr>
        <w:jc w:val="center"/>
      </w:pPr>
      <w:r>
        <w:t>Your Name  (First M. Last)</w:t>
      </w:r>
    </w:p>
    <w:p w:rsidR="002A2A03" w:rsidRDefault="0098363C">
      <w:pPr>
        <w:jc w:val="center"/>
      </w:pPr>
      <w:r>
        <w:t>School or Institution Name (University at Place or Town, State)</w:t>
      </w:r>
    </w:p>
    <w:p w:rsidR="00EB26FE" w:rsidRDefault="0098363C" w:rsidP="00EB26FE">
      <w:pPr>
        <w:ind w:firstLine="0"/>
        <w:jc w:val="center"/>
      </w:pPr>
      <w:r>
        <w:br w:type="page"/>
      </w:r>
      <w:r w:rsidR="005C21EF">
        <w:lastRenderedPageBreak/>
        <w:t xml:space="preserve">Global Marketing </w:t>
      </w:r>
    </w:p>
    <w:p w:rsidR="00F44399" w:rsidRDefault="0098363C" w:rsidP="007234FB">
      <w:pPr>
        <w:ind w:firstLine="0"/>
      </w:pPr>
      <w:r w:rsidRPr="00F44399">
        <w:rPr>
          <w:b/>
        </w:rPr>
        <w:t>Marketing Management in Global Marketing</w:t>
      </w:r>
      <w:r>
        <w:t xml:space="preserve"> </w:t>
      </w:r>
    </w:p>
    <w:p w:rsidR="005C21EF" w:rsidRDefault="0098363C" w:rsidP="00F44399">
      <w:r>
        <w:t xml:space="preserve">Throughout the past decade, an extensive deliberation was made </w:t>
      </w:r>
      <w:r>
        <w:t>whether homogenization of the consumer taste permits the standard</w:t>
      </w:r>
      <w:r w:rsidR="00D771AA">
        <w:t>ization of the marketing mix.</w:t>
      </w:r>
      <w:r w:rsidR="00B64917">
        <w:t xml:space="preserve"> The essence of global marketing underpins the standardized </w:t>
      </w:r>
      <w:r w:rsidR="006D5AF3">
        <w:t xml:space="preserve">marketing ventures, </w:t>
      </w:r>
      <w:r w:rsidR="00B64917">
        <w:t>strateg</w:t>
      </w:r>
      <w:r w:rsidR="006D5AF3">
        <w:t>ic collaboration across markets</w:t>
      </w:r>
      <w:r w:rsidR="0078546C">
        <w:t xml:space="preserve"> and</w:t>
      </w:r>
      <w:r w:rsidR="00BE646F">
        <w:t xml:space="preserve"> global integration of inter</w:t>
      </w:r>
      <w:r w:rsidR="00C70902">
        <w:t>nat</w:t>
      </w:r>
      <w:r w:rsidR="00CF00AD">
        <w:t>ional practices.</w:t>
      </w:r>
      <w:r w:rsidR="003B7532">
        <w:t xml:space="preserve"> </w:t>
      </w:r>
      <w:r w:rsidR="00CF7DB0">
        <w:t>For instance, the renowned global brands in the United States have advanced to meet the</w:t>
      </w:r>
      <w:r w:rsidR="001B75FE">
        <w:t xml:space="preserve"> universal needs </w:t>
      </w:r>
      <w:r w:rsidR="00BE3ADB">
        <w:t>and values of the consumer</w:t>
      </w:r>
      <w:r w:rsidR="00450835">
        <w:t>s</w:t>
      </w:r>
      <w:r w:rsidR="001831F1">
        <w:t>.</w:t>
      </w:r>
      <w:r w:rsidR="00C24B02">
        <w:t xml:space="preserve"> MTV with the youth culture, Nike adhering to athletic performance </w:t>
      </w:r>
      <w:r w:rsidR="00257449">
        <w:t>and the</w:t>
      </w:r>
      <w:r w:rsidR="000F5B0E">
        <w:t xml:space="preserve"> youthful optimism of Coca-Cola are the</w:t>
      </w:r>
      <w:r w:rsidR="00483E33">
        <w:t xml:space="preserve"> primary manifestations of the</w:t>
      </w:r>
      <w:r w:rsidR="00CD327C">
        <w:t xml:space="preserve"> global </w:t>
      </w:r>
      <w:r w:rsidR="00C963D0">
        <w:t>marketing</w:t>
      </w:r>
      <w:r w:rsidR="00CD327C">
        <w:t xml:space="preserve"> that further extends beyond </w:t>
      </w:r>
      <w:r w:rsidR="00C963D0">
        <w:t>products</w:t>
      </w:r>
      <w:r w:rsidR="00CD327C">
        <w:t>.</w:t>
      </w:r>
      <w:r w:rsidR="008377A8">
        <w:t xml:space="preserve"> </w:t>
      </w:r>
      <w:r w:rsidR="00F874D2">
        <w:t>The elimination of t</w:t>
      </w:r>
      <w:r w:rsidR="00E757FB">
        <w:t>he</w:t>
      </w:r>
      <w:r w:rsidR="00DA109B">
        <w:t xml:space="preserve"> </w:t>
      </w:r>
      <w:r w:rsidR="008E6411">
        <w:t>competitors is also a critical</w:t>
      </w:r>
      <w:r w:rsidR="007640CA">
        <w:t xml:space="preserve"> aspect</w:t>
      </w:r>
      <w:r w:rsidR="00802494">
        <w:t xml:space="preserve"> of the </w:t>
      </w:r>
      <w:r w:rsidR="004F3D21">
        <w:t xml:space="preserve">fundamental principles of global marketing. </w:t>
      </w:r>
      <w:r w:rsidR="0076300B">
        <w:t xml:space="preserve">One of the prominent </w:t>
      </w:r>
      <w:r w:rsidR="000A15AE">
        <w:t>distinctions</w:t>
      </w:r>
      <w:r w:rsidR="0076300B">
        <w:t xml:space="preserve"> </w:t>
      </w:r>
      <w:r w:rsidR="00D51306">
        <w:t>in the paradigm of gl</w:t>
      </w:r>
      <w:r w:rsidR="00631EA4">
        <w:t xml:space="preserve">obal marketing </w:t>
      </w:r>
      <w:r w:rsidR="000D1976">
        <w:t xml:space="preserve">is </w:t>
      </w:r>
      <w:r w:rsidR="00631EA4">
        <w:t xml:space="preserve">between the developing and developed </w:t>
      </w:r>
      <w:r w:rsidR="005B70F9">
        <w:t>or emerging markets as</w:t>
      </w:r>
      <w:r w:rsidR="000A15AE">
        <w:t xml:space="preserve"> </w:t>
      </w:r>
      <w:r w:rsidR="00D6289A">
        <w:t>Russia, India, South Africa</w:t>
      </w:r>
      <w:r w:rsidR="0020279E">
        <w:t xml:space="preserve">, </w:t>
      </w:r>
      <w:r w:rsidR="003924A6">
        <w:t>Brazil and China. BRICS is an explicit illustration of profound marketing management of these gl</w:t>
      </w:r>
      <w:r w:rsidR="00F04DCA">
        <w:t>o</w:t>
      </w:r>
      <w:r w:rsidR="003924A6">
        <w:t>bal entities.</w:t>
      </w:r>
      <w:r w:rsidR="000A15AE">
        <w:t xml:space="preserve"> </w:t>
      </w:r>
      <w:r w:rsidR="007F68EE">
        <w:t xml:space="preserve"> </w:t>
      </w:r>
      <w:r w:rsidR="00CD327C">
        <w:t xml:space="preserve"> </w:t>
      </w:r>
      <w:r w:rsidR="003B7532">
        <w:t xml:space="preserve"> </w:t>
      </w:r>
      <w:r w:rsidR="00E63548">
        <w:t xml:space="preserve"> </w:t>
      </w:r>
      <w:r w:rsidR="001B75FE">
        <w:t xml:space="preserve"> </w:t>
      </w:r>
    </w:p>
    <w:p w:rsidR="005533FF" w:rsidRDefault="0098363C" w:rsidP="00DC5EE9">
      <w:pPr>
        <w:ind w:firstLine="0"/>
      </w:pPr>
      <w:r>
        <w:t xml:space="preserve"> In addition, several factors co</w:t>
      </w:r>
      <w:r>
        <w:t>ntribute to enhancing the potential of marketing management</w:t>
      </w:r>
      <w:r w:rsidR="00E423FA">
        <w:t xml:space="preserve">. The organization ought to decide the time span and the pace to expand among the global market. KFC is the epitome of such an organization that harnesses the exposure across the global market </w:t>
      </w:r>
      <w:r w:rsidR="001543FE">
        <w:t xml:space="preserve">vested in the strategic </w:t>
      </w:r>
      <w:r w:rsidR="00D227BF">
        <w:t>market entrance and management.</w:t>
      </w:r>
      <w:r w:rsidR="004075DB">
        <w:t xml:space="preserve"> </w:t>
      </w:r>
      <w:r w:rsidR="00121DD8">
        <w:t>Moreover, a diverse set</w:t>
      </w:r>
      <w:r w:rsidR="004075DB">
        <w:t xml:space="preserve"> of marketing management can be deployed to accomplish the stipulated marketing goals. </w:t>
      </w:r>
      <w:r w:rsidR="00121DD8">
        <w:t>Instead</w:t>
      </w:r>
      <w:r w:rsidR="00867A82">
        <w:t xml:space="preserve"> </w:t>
      </w:r>
      <w:r w:rsidR="00194B11">
        <w:t xml:space="preserve">of </w:t>
      </w:r>
      <w:r w:rsidR="00F11511">
        <w:t xml:space="preserve">expanding the brand in other states, </w:t>
      </w:r>
      <w:r w:rsidR="001B7782">
        <w:t xml:space="preserve">many organizations proceed to </w:t>
      </w:r>
      <w:r>
        <w:t>acquire the dome</w:t>
      </w:r>
      <w:r>
        <w:t>stic brands to strengthen their portfolio in the start</w:t>
      </w:r>
      <w:r w:rsidR="004C0FA8">
        <w:fldChar w:fldCharType="begin"/>
      </w:r>
      <w:r w:rsidR="004C0FA8">
        <w:instrText xml:space="preserve"> ADDIN ZOTERO_ITEM CSL_CITATION {"citationID":"1Vn0FSAx","properties":{"formattedCitation":"(\\uc0\\u8220{}Kotler &amp; Keller Marketing Management, 15th Global Ed. (2016) | Ludhimila Martins - Academia.edu,\\uc0\\u8221{} n.d.)","plainCitation":"(“Kotler &amp; Keller Marketing Management, 15th Global Ed. (2016) | Ludhimila Martins - Academia.edu,” n.d.)","noteIndex":0},"citationItems":[{"id":2021,"uris":["http://zotero.org/users/local/H8YOvGFC/items/92MSTKI9"],"uri":["http://zotero.org/users/local/H8YOvGFC/items/92MSTKI9"],"itemData":{"id":2021,"type":"webpage","title":"Kotler &amp; Keller Marketing Management, 15th Global Ed. (2016) | Ludhimila Martins - Academia.edu","URL":"http://www.academia.edu/34621802/Kotler_and_Keller_Marketing_Management_15th_Global_Ed._2016_","accessed":{"date-parts":[["2019",2,6]]}}}],"schema":"https://github.com/citation-style-language/schema/raw/master/csl-citation.json"} </w:instrText>
      </w:r>
      <w:r w:rsidR="004C0FA8">
        <w:fldChar w:fldCharType="separate"/>
      </w:r>
      <w:r w:rsidR="004C0FA8" w:rsidRPr="004C0FA8">
        <w:t>(“Kotler &amp; Keller Marketing Management, 15th Global Ed. (2016) | Ludhimila Martins - Academia.edu,” n.d.)</w:t>
      </w:r>
      <w:r w:rsidR="004C0FA8">
        <w:fldChar w:fldCharType="end"/>
      </w:r>
      <w:r>
        <w:t>.</w:t>
      </w:r>
    </w:p>
    <w:p w:rsidR="00196E90" w:rsidRDefault="0098363C" w:rsidP="00DC5EE9">
      <w:pPr>
        <w:ind w:firstLine="0"/>
      </w:pPr>
      <w:r>
        <w:t xml:space="preserve"> Besides, the ultimate goal of global marketing management is gaining competitive advantage, sustainable expansion and</w:t>
      </w:r>
      <w:r w:rsidR="00C74891">
        <w:t xml:space="preserve"> strengthening market dominance. </w:t>
      </w:r>
      <w:r w:rsidR="00CF0407">
        <w:t xml:space="preserve">The following are some of the </w:t>
      </w:r>
      <w:r w:rsidR="00CF0407">
        <w:lastRenderedPageBreak/>
        <w:t>critical strategies deployed by se</w:t>
      </w:r>
      <w:r w:rsidR="00A90A9B">
        <w:t>veral markets</w:t>
      </w:r>
      <w:r w:rsidR="0007319C">
        <w:t xml:space="preserve">: expanding in a dispersed </w:t>
      </w:r>
      <w:r w:rsidR="00CB551E">
        <w:t>vs. concentrated man</w:t>
      </w:r>
      <w:r w:rsidR="00842F67">
        <w:t>ner or have an indepen</w:t>
      </w:r>
      <w:r w:rsidR="005A0EF8">
        <w:t xml:space="preserve">dent vs. integrated operation. </w:t>
      </w:r>
      <w:r w:rsidR="009A0F81">
        <w:t xml:space="preserve">The niche and the brand hold significance but to a minimal </w:t>
      </w:r>
      <w:r w:rsidR="00D77A78">
        <w:t>extent</w:t>
      </w:r>
      <w:r w:rsidR="009A0F81">
        <w:t>. Primarily,</w:t>
      </w:r>
      <w:r w:rsidR="00E02D7C">
        <w:t xml:space="preserve"> the vigorous nature of competition, </w:t>
      </w:r>
      <w:r w:rsidR="00B23BA7">
        <w:t xml:space="preserve">planning necessities and market-entry ventures are the </w:t>
      </w:r>
      <w:r w:rsidR="00884EEC">
        <w:t>essential options from</w:t>
      </w:r>
      <w:r w:rsidR="002F6D2A">
        <w:t xml:space="preserve"> a global perspective</w:t>
      </w:r>
      <w:r w:rsidR="004C0FA8">
        <w:fldChar w:fldCharType="begin"/>
      </w:r>
      <w:r w:rsidR="004C0FA8">
        <w:instrText xml:space="preserve"> ADDIN ZOTERO_ITEM CSL_CITATION {"citationID":"62IOHdeX","properties":{"formattedCitation":"(Education, n.d.)","plainCitation":"(Education, n.d.)","noteIndex":0},"citationItems":[{"id":2010,"uris":["http://zotero.org/users/local/H8YOvGFC/items/8PPZBGK5"],"uri":["http://zotero.org/users/local/H8YOvGFC/items/8PPZBGK5"],"itemData":{"id":2010,"type":"article-journal","title":"Global Business Today 9e","page":"45","source":"Zotero","language":"en","author":[{"family":"Education","given":"McGraw Hill"}]}}],"schema":"https://github.com/citation-style-language/schema/raw/master/csl-citation.json"} </w:instrText>
      </w:r>
      <w:r w:rsidR="004C0FA8">
        <w:fldChar w:fldCharType="separate"/>
      </w:r>
      <w:r w:rsidR="004C0FA8" w:rsidRPr="004C0FA8">
        <w:t>(Education, n.d.)</w:t>
      </w:r>
      <w:r w:rsidR="004C0FA8">
        <w:fldChar w:fldCharType="end"/>
      </w:r>
      <w:r w:rsidR="002F6D2A">
        <w:t xml:space="preserve">. </w:t>
      </w:r>
      <w:r w:rsidR="009A0F81">
        <w:t xml:space="preserve"> </w:t>
      </w:r>
      <w:r w:rsidR="00C74891">
        <w:t xml:space="preserve"> </w:t>
      </w:r>
      <w:r w:rsidR="00F11511">
        <w:t xml:space="preserve"> </w:t>
      </w:r>
      <w:r w:rsidR="00121DD8">
        <w:t xml:space="preserve"> </w:t>
      </w:r>
    </w:p>
    <w:p w:rsidR="00102959" w:rsidRDefault="0098363C" w:rsidP="00DC5EE9">
      <w:pPr>
        <w:ind w:firstLine="0"/>
        <w:rPr>
          <w:b/>
        </w:rPr>
      </w:pPr>
      <w:r w:rsidRPr="005E3428">
        <w:rPr>
          <w:b/>
        </w:rPr>
        <w:t xml:space="preserve">Global </w:t>
      </w:r>
      <w:r w:rsidR="009E4F75" w:rsidRPr="005E3428">
        <w:rPr>
          <w:b/>
        </w:rPr>
        <w:t>Marketing Management</w:t>
      </w:r>
      <w:r w:rsidR="00FC4540">
        <w:rPr>
          <w:b/>
        </w:rPr>
        <w:t xml:space="preserve"> of Apple</w:t>
      </w:r>
      <w:r w:rsidRPr="005E3428">
        <w:rPr>
          <w:b/>
        </w:rPr>
        <w:t xml:space="preserve"> </w:t>
      </w:r>
    </w:p>
    <w:p w:rsidR="005E3428" w:rsidRPr="00F15C23" w:rsidRDefault="0098363C" w:rsidP="00DC5EE9">
      <w:pPr>
        <w:ind w:firstLine="0"/>
      </w:pPr>
      <w:r>
        <w:rPr>
          <w:b/>
        </w:rPr>
        <w:tab/>
      </w:r>
      <w:r w:rsidR="0025378C">
        <w:t xml:space="preserve">The socio-economic </w:t>
      </w:r>
      <w:r w:rsidR="004270C4">
        <w:t>factors play an instrumental</w:t>
      </w:r>
      <w:r w:rsidR="00523683">
        <w:t xml:space="preserve"> role in the</w:t>
      </w:r>
      <w:r w:rsidR="000350F8">
        <w:t xml:space="preserve"> advancement o</w:t>
      </w:r>
      <w:r w:rsidR="00373319">
        <w:t>f the</w:t>
      </w:r>
      <w:r w:rsidR="00ED48E6">
        <w:t xml:space="preserve"> </w:t>
      </w:r>
      <w:r w:rsidR="0010708C">
        <w:t>marketing management</w:t>
      </w:r>
      <w:r w:rsidR="00364B94">
        <w:t xml:space="preserve"> </w:t>
      </w:r>
      <w:r w:rsidR="00267FB3">
        <w:t xml:space="preserve">of several companies. </w:t>
      </w:r>
      <w:r w:rsidR="00A91CB5">
        <w:t xml:space="preserve">Apple is one of the renowned brands in the world with potential and product marketing management strategy. The primary target of Apple remains to be </w:t>
      </w:r>
      <w:r w:rsidR="009A4CC9">
        <w:t xml:space="preserve">the acquisition of customers harnessed through the principles of global marketing management. </w:t>
      </w:r>
      <w:r w:rsidR="00F15C23">
        <w:t>The B2B marketing model was persistently followed by the organization to target the specific industry instead of targeting the products.</w:t>
      </w:r>
      <w:r w:rsidR="005C44DE">
        <w:t xml:space="preserve"> In additio</w:t>
      </w:r>
      <w:r w:rsidR="005601A7">
        <w:t>n, the controlled pricing is al</w:t>
      </w:r>
      <w:r w:rsidR="005F04E9">
        <w:t xml:space="preserve">so </w:t>
      </w:r>
      <w:r w:rsidR="007C2CDC">
        <w:t>an essential feature of the strategic decision making of the organization. For instance, a uniform p</w:t>
      </w:r>
      <w:r w:rsidR="00CE465E">
        <w:t>olicy is pursued throughout the</w:t>
      </w:r>
      <w:r w:rsidR="003B1C04">
        <w:t xml:space="preserve"> global market by the policymakers of the organization.</w:t>
      </w:r>
      <w:r w:rsidR="000D1DA1">
        <w:t xml:space="preserve"> </w:t>
      </w:r>
      <w:r w:rsidR="00967A66">
        <w:t xml:space="preserve">The new </w:t>
      </w:r>
      <w:r w:rsidR="006165B5">
        <w:t>Apple products are rarely released with a deep discount on</w:t>
      </w:r>
      <w:r w:rsidR="001275E1">
        <w:t xml:space="preserve"> </w:t>
      </w:r>
      <w:r w:rsidR="003E0F4E">
        <w:t>Black Friday. The deliberated marke</w:t>
      </w:r>
      <w:r w:rsidR="004B7894">
        <w:t xml:space="preserve">ting strategy is the leveraged </w:t>
      </w:r>
      <w:r w:rsidR="003E0F4E">
        <w:t>p</w:t>
      </w:r>
      <w:r w:rsidR="004B7894">
        <w:t>ricing of the Apple marketers</w:t>
      </w:r>
      <w:r w:rsidR="001E3276">
        <w:t xml:space="preserve"> used as an instrument to convey the product in the same</w:t>
      </w:r>
      <w:r w:rsidR="00FC3F69">
        <w:t xml:space="preserve"> manner as the luxury retailer.</w:t>
      </w:r>
      <w:r w:rsidR="00D225F0">
        <w:t xml:space="preserve"> </w:t>
      </w:r>
      <w:r w:rsidR="00FC3F69">
        <w:t>The organization had managed to effectively change the marketing strategy as per the chang</w:t>
      </w:r>
      <w:r w:rsidR="006317F6">
        <w:t>ing trends in the global market</w:t>
      </w:r>
      <w:r w:rsidR="004C0FA8">
        <w:fldChar w:fldCharType="begin"/>
      </w:r>
      <w:r w:rsidR="004C0FA8">
        <w:instrText xml:space="preserve"> ADDIN ZOTERO_ITEM CSL_CITATION {"citationID":"GCFvhv3U","properties":{"formattedCitation":"(\\uc0\\u8220{}International Marketing | What is International Marketing?,\\uc0\\u8221{} n.d.)","plainCitation":"(“International Marketing | What is International Marketing?,” n.d.)","noteIndex":0},"citationItems":[{"id":2027,"uris":["http://zotero.org/users/local/H8YOvGFC/items/WJ28AYVG"],"uri":["http://zotero.org/users/local/H8YOvGFC/items/WJ28AYVG"],"itemData":{"id":2027,"type":"webpage","title":"International Marketing | What is International Marketing?","URL":"http://www.marketing-schools.org/types-of-marketing/international-marketing.html","accessed":{"date-parts":[["2019",2,6]]}}}],"schema":"https://github.com/citation-style-language/schema/raw/master/csl-citation.json"} </w:instrText>
      </w:r>
      <w:r w:rsidR="004C0FA8">
        <w:fldChar w:fldCharType="separate"/>
      </w:r>
      <w:r w:rsidR="004C0FA8" w:rsidRPr="004C0FA8">
        <w:t>(“International Marketing | What is International Marketing?,” n.d.)</w:t>
      </w:r>
      <w:r w:rsidR="004C0FA8">
        <w:fldChar w:fldCharType="end"/>
      </w:r>
      <w:r w:rsidR="006317F6">
        <w:t>.</w:t>
      </w:r>
      <w:r w:rsidR="005F3B54">
        <w:t xml:space="preserve"> Furthermo</w:t>
      </w:r>
      <w:r w:rsidR="00102451">
        <w:t>re, the</w:t>
      </w:r>
      <w:r w:rsidR="003335B6">
        <w:t xml:space="preserve"> brand has harnessed the simplest and perfect marketing strategy</w:t>
      </w:r>
      <w:r w:rsidR="00FD1E8C">
        <w:t xml:space="preserve"> with support functions, </w:t>
      </w:r>
      <w:r w:rsidR="00AF10B5">
        <w:t>stripping</w:t>
      </w:r>
      <w:r w:rsidR="00FD1E8C">
        <w:t xml:space="preserve"> down the advertisement to fundamentals</w:t>
      </w:r>
      <w:r w:rsidR="00E55F22">
        <w:t xml:space="preserve"> and self-explanatory traits. The core</w:t>
      </w:r>
      <w:r w:rsidR="00DC257C">
        <w:t xml:space="preserve"> principle of simplicity is</w:t>
      </w:r>
      <w:r w:rsidR="00B951C1">
        <w:t xml:space="preserve"> to </w:t>
      </w:r>
      <w:r w:rsidR="00E47ACF">
        <w:t>establish</w:t>
      </w:r>
      <w:r w:rsidR="003F133A">
        <w:t xml:space="preserve"> the products as easy as they can be </w:t>
      </w:r>
      <w:r w:rsidR="001C50F1">
        <w:t>made so even the non-experts acr</w:t>
      </w:r>
      <w:r w:rsidR="003F133A">
        <w:t>o</w:t>
      </w:r>
      <w:r w:rsidR="001C50F1">
        <w:t>s</w:t>
      </w:r>
      <w:r w:rsidR="003F133A">
        <w:t xml:space="preserve">s the world can exploit them. </w:t>
      </w:r>
      <w:r w:rsidR="00FD1E8C">
        <w:t xml:space="preserve"> </w:t>
      </w:r>
      <w:r w:rsidR="006317F6">
        <w:t xml:space="preserve"> </w:t>
      </w:r>
      <w:r w:rsidR="006165B5">
        <w:t xml:space="preserve"> </w:t>
      </w:r>
      <w:r w:rsidR="003B1C04">
        <w:t xml:space="preserve"> </w:t>
      </w:r>
    </w:p>
    <w:p w:rsidR="005C21EF" w:rsidRPr="00E47ACF" w:rsidRDefault="0098363C" w:rsidP="00E47ACF">
      <w:pPr>
        <w:pStyle w:val="Title"/>
        <w:jc w:val="left"/>
        <w:rPr>
          <w:b/>
        </w:rPr>
      </w:pPr>
      <w:r w:rsidRPr="00E47ACF">
        <w:rPr>
          <w:b/>
        </w:rPr>
        <w:t>Question to Respo</w:t>
      </w:r>
      <w:r w:rsidRPr="00E47ACF">
        <w:rPr>
          <w:b/>
        </w:rPr>
        <w:t>nd</w:t>
      </w:r>
    </w:p>
    <w:p w:rsidR="00E47ACF" w:rsidRDefault="0098363C" w:rsidP="00E47ACF">
      <w:pPr>
        <w:pStyle w:val="Title"/>
        <w:jc w:val="left"/>
      </w:pPr>
      <w:r>
        <w:lastRenderedPageBreak/>
        <w:t>What</w:t>
      </w:r>
      <w:r w:rsidR="004F3D21">
        <w:t xml:space="preserve"> is the </w:t>
      </w:r>
      <w:r w:rsidR="00D37886">
        <w:t>future</w:t>
      </w:r>
      <w:r w:rsidR="004F3D21">
        <w:t xml:space="preserve"> of contemporary global </w:t>
      </w:r>
      <w:r w:rsidR="00D37886">
        <w:t xml:space="preserve">marketing strategies?  </w:t>
      </w:r>
      <w:r w:rsidR="00940FA9">
        <w:t xml:space="preserve"> </w:t>
      </w:r>
      <w:r w:rsidR="004F3D21">
        <w:t xml:space="preserve"> </w:t>
      </w:r>
    </w:p>
    <w:p w:rsidR="005C21EF" w:rsidRDefault="005C21EF">
      <w:pPr>
        <w:pStyle w:val="Title"/>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4C0FA8" w:rsidRDefault="004C0FA8" w:rsidP="00D37886">
      <w:pPr>
        <w:pStyle w:val="Title"/>
        <w:ind w:left="3600" w:firstLine="720"/>
        <w:jc w:val="left"/>
      </w:pPr>
    </w:p>
    <w:p w:rsidR="00BE7771" w:rsidRDefault="00BE7771" w:rsidP="00D37886">
      <w:pPr>
        <w:pStyle w:val="Title"/>
        <w:ind w:left="3600" w:firstLine="720"/>
        <w:jc w:val="left"/>
      </w:pPr>
    </w:p>
    <w:p w:rsidR="002A2A03" w:rsidRDefault="0098363C" w:rsidP="00D37886">
      <w:pPr>
        <w:pStyle w:val="Title"/>
        <w:ind w:left="3600" w:firstLine="720"/>
        <w:jc w:val="left"/>
      </w:pPr>
      <w:bookmarkStart w:id="0" w:name="_GoBack"/>
      <w:bookmarkEnd w:id="0"/>
      <w:r>
        <w:lastRenderedPageBreak/>
        <w:t>References</w:t>
      </w:r>
    </w:p>
    <w:p w:rsidR="004C0FA8" w:rsidRPr="004C0FA8" w:rsidRDefault="0098363C" w:rsidP="004C0FA8">
      <w:pPr>
        <w:pStyle w:val="Bibliography"/>
      </w:pPr>
      <w:r>
        <w:fldChar w:fldCharType="begin"/>
      </w:r>
      <w:r>
        <w:instrText xml:space="preserve"> ADDIN ZOTERO_BIBL {"uncited":[],"omitted":[],"custom":[]} CSL_BIBLIOGRAPHY </w:instrText>
      </w:r>
      <w:r>
        <w:fldChar w:fldCharType="separate"/>
      </w:r>
      <w:r w:rsidRPr="004C0FA8">
        <w:t>Education, M. H. (n.d.). Global Business Today 9e, 45.</w:t>
      </w:r>
    </w:p>
    <w:p w:rsidR="004C0FA8" w:rsidRPr="004C0FA8" w:rsidRDefault="0098363C" w:rsidP="004C0FA8">
      <w:pPr>
        <w:pStyle w:val="Bibliography"/>
      </w:pPr>
      <w:r w:rsidRPr="004C0FA8">
        <w:t xml:space="preserve">International </w:t>
      </w:r>
      <w:r w:rsidRPr="004C0FA8">
        <w:t>Marketing | What is International Marketing? (n.d.). Retrieved February 6, 2019, from http://www.marketing-schools.org/types-of-marketing/international-marketing.html</w:t>
      </w:r>
    </w:p>
    <w:p w:rsidR="004C0FA8" w:rsidRPr="004C0FA8" w:rsidRDefault="0098363C" w:rsidP="004C0FA8">
      <w:pPr>
        <w:pStyle w:val="Bibliography"/>
      </w:pPr>
      <w:r w:rsidRPr="004C0FA8">
        <w:t>Kotler &amp; Keller Marketing Management, 15th Global Ed. (2016) | Ludhimila Martins - Academ</w:t>
      </w:r>
      <w:r w:rsidRPr="004C0FA8">
        <w:t>ia.edu. (n.d.). Retrieved February 6, 2019, from http://www.academia.edu/34621802/Kotler_and_Keller_Marketing_Management_15th_Global_Ed._2016_</w:t>
      </w:r>
    </w:p>
    <w:p w:rsidR="002A2A03" w:rsidRDefault="0098363C">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363C" w:rsidRDefault="0098363C">
      <w:pPr>
        <w:spacing w:line="240" w:lineRule="auto"/>
      </w:pPr>
      <w:r>
        <w:separator/>
      </w:r>
    </w:p>
  </w:endnote>
  <w:endnote w:type="continuationSeparator" w:id="0">
    <w:p w:rsidR="0098363C" w:rsidRDefault="009836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363C" w:rsidRDefault="0098363C">
      <w:pPr>
        <w:spacing w:line="240" w:lineRule="auto"/>
      </w:pPr>
      <w:r>
        <w:separator/>
      </w:r>
    </w:p>
  </w:footnote>
  <w:footnote w:type="continuationSeparator" w:id="0">
    <w:p w:rsidR="0098363C" w:rsidRDefault="0098363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98363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98363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7771">
      <w:rPr>
        <w:rStyle w:val="PageNumber"/>
        <w:noProof/>
      </w:rPr>
      <w:t>5</w:t>
    </w:r>
    <w:r>
      <w:rPr>
        <w:rStyle w:val="PageNumber"/>
      </w:rPr>
      <w:fldChar w:fldCharType="end"/>
    </w:r>
  </w:p>
  <w:p w:rsidR="002A2A03" w:rsidRDefault="0098363C">
    <w:pPr>
      <w:pStyle w:val="Header"/>
      <w:ind w:right="360" w:firstLine="0"/>
    </w:pPr>
    <w:r>
      <w:t>GLOBAL MARKET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98363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7771">
      <w:rPr>
        <w:rStyle w:val="PageNumber"/>
        <w:noProof/>
      </w:rPr>
      <w:t>1</w:t>
    </w:r>
    <w:r>
      <w:rPr>
        <w:rStyle w:val="PageNumber"/>
      </w:rPr>
      <w:fldChar w:fldCharType="end"/>
    </w:r>
  </w:p>
  <w:p w:rsidR="002A2A03" w:rsidRDefault="0098363C">
    <w:pPr>
      <w:ind w:right="360" w:firstLine="0"/>
    </w:pPr>
    <w:r>
      <w:t>Running h</w:t>
    </w:r>
    <w:r w:rsidR="005C21EF">
      <w:t>ead: GLOBAL MARKETING</w:t>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0B14"/>
    <w:rsid w:val="0000793A"/>
    <w:rsid w:val="000100FA"/>
    <w:rsid w:val="00015660"/>
    <w:rsid w:val="000350F8"/>
    <w:rsid w:val="00057CE9"/>
    <w:rsid w:val="0007319C"/>
    <w:rsid w:val="00074453"/>
    <w:rsid w:val="00093EA6"/>
    <w:rsid w:val="000A15AE"/>
    <w:rsid w:val="000A744F"/>
    <w:rsid w:val="000B0A32"/>
    <w:rsid w:val="000B5E90"/>
    <w:rsid w:val="000C52B1"/>
    <w:rsid w:val="000C7FFE"/>
    <w:rsid w:val="000D1976"/>
    <w:rsid w:val="000D1DA1"/>
    <w:rsid w:val="000D2669"/>
    <w:rsid w:val="000D5B8C"/>
    <w:rsid w:val="000D664A"/>
    <w:rsid w:val="000E69FB"/>
    <w:rsid w:val="000F5B0E"/>
    <w:rsid w:val="00102451"/>
    <w:rsid w:val="00102959"/>
    <w:rsid w:val="0010708C"/>
    <w:rsid w:val="00121DD8"/>
    <w:rsid w:val="001264D7"/>
    <w:rsid w:val="001275E1"/>
    <w:rsid w:val="001439CF"/>
    <w:rsid w:val="001543FE"/>
    <w:rsid w:val="00166852"/>
    <w:rsid w:val="00181AB4"/>
    <w:rsid w:val="001831F1"/>
    <w:rsid w:val="00185897"/>
    <w:rsid w:val="00194B11"/>
    <w:rsid w:val="00196E90"/>
    <w:rsid w:val="001A0A79"/>
    <w:rsid w:val="001A6E23"/>
    <w:rsid w:val="001B3F8D"/>
    <w:rsid w:val="001B75FE"/>
    <w:rsid w:val="001B7782"/>
    <w:rsid w:val="001C50F1"/>
    <w:rsid w:val="001E3276"/>
    <w:rsid w:val="001E4FAA"/>
    <w:rsid w:val="001E696D"/>
    <w:rsid w:val="001F4D42"/>
    <w:rsid w:val="0020279E"/>
    <w:rsid w:val="002240C4"/>
    <w:rsid w:val="0023752D"/>
    <w:rsid w:val="002501D1"/>
    <w:rsid w:val="0025378C"/>
    <w:rsid w:val="00257449"/>
    <w:rsid w:val="00262C1F"/>
    <w:rsid w:val="00267FB3"/>
    <w:rsid w:val="002754A2"/>
    <w:rsid w:val="002A0EF6"/>
    <w:rsid w:val="002A2A03"/>
    <w:rsid w:val="002D42B2"/>
    <w:rsid w:val="002F157E"/>
    <w:rsid w:val="002F6D2A"/>
    <w:rsid w:val="003045EA"/>
    <w:rsid w:val="00313AD4"/>
    <w:rsid w:val="003335B6"/>
    <w:rsid w:val="003424CA"/>
    <w:rsid w:val="003453A4"/>
    <w:rsid w:val="00364B94"/>
    <w:rsid w:val="00373319"/>
    <w:rsid w:val="0037433E"/>
    <w:rsid w:val="003924A6"/>
    <w:rsid w:val="00396CE4"/>
    <w:rsid w:val="003B1C04"/>
    <w:rsid w:val="003B7532"/>
    <w:rsid w:val="003C7B03"/>
    <w:rsid w:val="003C7C74"/>
    <w:rsid w:val="003D6190"/>
    <w:rsid w:val="003E0F4E"/>
    <w:rsid w:val="003F133A"/>
    <w:rsid w:val="004005C9"/>
    <w:rsid w:val="004005CB"/>
    <w:rsid w:val="00401257"/>
    <w:rsid w:val="00404DF7"/>
    <w:rsid w:val="004075DB"/>
    <w:rsid w:val="004105F7"/>
    <w:rsid w:val="00425635"/>
    <w:rsid w:val="004270C4"/>
    <w:rsid w:val="004342F7"/>
    <w:rsid w:val="004415F1"/>
    <w:rsid w:val="00445C45"/>
    <w:rsid w:val="00450835"/>
    <w:rsid w:val="00466310"/>
    <w:rsid w:val="00483E33"/>
    <w:rsid w:val="004B7894"/>
    <w:rsid w:val="004C0FA8"/>
    <w:rsid w:val="004C666C"/>
    <w:rsid w:val="004D2E4C"/>
    <w:rsid w:val="004D4E10"/>
    <w:rsid w:val="004D5791"/>
    <w:rsid w:val="004F3D21"/>
    <w:rsid w:val="00523683"/>
    <w:rsid w:val="005429BB"/>
    <w:rsid w:val="00544696"/>
    <w:rsid w:val="00551AC3"/>
    <w:rsid w:val="005533FF"/>
    <w:rsid w:val="005601A7"/>
    <w:rsid w:val="00565E47"/>
    <w:rsid w:val="00583A6E"/>
    <w:rsid w:val="005A0EF8"/>
    <w:rsid w:val="005B70F9"/>
    <w:rsid w:val="005C21EF"/>
    <w:rsid w:val="005C38B9"/>
    <w:rsid w:val="005C44DE"/>
    <w:rsid w:val="005E3428"/>
    <w:rsid w:val="005F04E9"/>
    <w:rsid w:val="005F2189"/>
    <w:rsid w:val="005F3B54"/>
    <w:rsid w:val="005F4EB2"/>
    <w:rsid w:val="005F5B64"/>
    <w:rsid w:val="00601AB0"/>
    <w:rsid w:val="006165B5"/>
    <w:rsid w:val="00631233"/>
    <w:rsid w:val="006317F6"/>
    <w:rsid w:val="00631EA4"/>
    <w:rsid w:val="00650AAC"/>
    <w:rsid w:val="006627CE"/>
    <w:rsid w:val="006957EF"/>
    <w:rsid w:val="006A641F"/>
    <w:rsid w:val="006B44CB"/>
    <w:rsid w:val="006B518D"/>
    <w:rsid w:val="006C1FAE"/>
    <w:rsid w:val="006C5BB2"/>
    <w:rsid w:val="006D34F5"/>
    <w:rsid w:val="006D5AF3"/>
    <w:rsid w:val="00707986"/>
    <w:rsid w:val="00710077"/>
    <w:rsid w:val="007234FB"/>
    <w:rsid w:val="00725864"/>
    <w:rsid w:val="00726115"/>
    <w:rsid w:val="007318C3"/>
    <w:rsid w:val="00746352"/>
    <w:rsid w:val="0075533A"/>
    <w:rsid w:val="0076300B"/>
    <w:rsid w:val="00763259"/>
    <w:rsid w:val="007640CA"/>
    <w:rsid w:val="00777186"/>
    <w:rsid w:val="00780065"/>
    <w:rsid w:val="00781E35"/>
    <w:rsid w:val="0078546C"/>
    <w:rsid w:val="00792878"/>
    <w:rsid w:val="00797418"/>
    <w:rsid w:val="007C0090"/>
    <w:rsid w:val="007C2CDC"/>
    <w:rsid w:val="007F1424"/>
    <w:rsid w:val="007F46A2"/>
    <w:rsid w:val="007F68EE"/>
    <w:rsid w:val="00802494"/>
    <w:rsid w:val="00803160"/>
    <w:rsid w:val="008054E3"/>
    <w:rsid w:val="00813FB1"/>
    <w:rsid w:val="00814E4D"/>
    <w:rsid w:val="008237D6"/>
    <w:rsid w:val="00826FFD"/>
    <w:rsid w:val="008377A8"/>
    <w:rsid w:val="00842F67"/>
    <w:rsid w:val="008445F3"/>
    <w:rsid w:val="00862010"/>
    <w:rsid w:val="00867A82"/>
    <w:rsid w:val="00872550"/>
    <w:rsid w:val="00883DCF"/>
    <w:rsid w:val="00884EEC"/>
    <w:rsid w:val="00890482"/>
    <w:rsid w:val="00892B6B"/>
    <w:rsid w:val="008A0A17"/>
    <w:rsid w:val="008E52BA"/>
    <w:rsid w:val="008E6411"/>
    <w:rsid w:val="008E71B2"/>
    <w:rsid w:val="008E7D74"/>
    <w:rsid w:val="00937386"/>
    <w:rsid w:val="00940FA9"/>
    <w:rsid w:val="009468E9"/>
    <w:rsid w:val="00955A7E"/>
    <w:rsid w:val="00955F29"/>
    <w:rsid w:val="00962DD6"/>
    <w:rsid w:val="00966B40"/>
    <w:rsid w:val="00967A66"/>
    <w:rsid w:val="0097607D"/>
    <w:rsid w:val="00976758"/>
    <w:rsid w:val="0098363C"/>
    <w:rsid w:val="00991E7C"/>
    <w:rsid w:val="009A0F81"/>
    <w:rsid w:val="009A4CC9"/>
    <w:rsid w:val="009A58CD"/>
    <w:rsid w:val="009A7DAE"/>
    <w:rsid w:val="009B162C"/>
    <w:rsid w:val="009C43AF"/>
    <w:rsid w:val="009E4F75"/>
    <w:rsid w:val="009F0486"/>
    <w:rsid w:val="00A023DA"/>
    <w:rsid w:val="00A5781A"/>
    <w:rsid w:val="00A87756"/>
    <w:rsid w:val="00A90A9B"/>
    <w:rsid w:val="00A91CB5"/>
    <w:rsid w:val="00A95F19"/>
    <w:rsid w:val="00AB030D"/>
    <w:rsid w:val="00AD2D0F"/>
    <w:rsid w:val="00AE5C18"/>
    <w:rsid w:val="00AE7C4F"/>
    <w:rsid w:val="00AF0E39"/>
    <w:rsid w:val="00AF10B5"/>
    <w:rsid w:val="00B23BA7"/>
    <w:rsid w:val="00B4209E"/>
    <w:rsid w:val="00B64917"/>
    <w:rsid w:val="00B934C0"/>
    <w:rsid w:val="00B951C1"/>
    <w:rsid w:val="00BD6C71"/>
    <w:rsid w:val="00BE3ADB"/>
    <w:rsid w:val="00BE646F"/>
    <w:rsid w:val="00BE7771"/>
    <w:rsid w:val="00BE7A34"/>
    <w:rsid w:val="00BF0219"/>
    <w:rsid w:val="00BF0654"/>
    <w:rsid w:val="00C02DDE"/>
    <w:rsid w:val="00C035CD"/>
    <w:rsid w:val="00C24B02"/>
    <w:rsid w:val="00C33016"/>
    <w:rsid w:val="00C405DB"/>
    <w:rsid w:val="00C416C4"/>
    <w:rsid w:val="00C67138"/>
    <w:rsid w:val="00C70902"/>
    <w:rsid w:val="00C74891"/>
    <w:rsid w:val="00C82288"/>
    <w:rsid w:val="00C93AEF"/>
    <w:rsid w:val="00C963D0"/>
    <w:rsid w:val="00CB551E"/>
    <w:rsid w:val="00CD327C"/>
    <w:rsid w:val="00CD3360"/>
    <w:rsid w:val="00CD5ADE"/>
    <w:rsid w:val="00CD6DF4"/>
    <w:rsid w:val="00CE465E"/>
    <w:rsid w:val="00CF00AD"/>
    <w:rsid w:val="00CF0407"/>
    <w:rsid w:val="00CF29F0"/>
    <w:rsid w:val="00CF7DB0"/>
    <w:rsid w:val="00D0453B"/>
    <w:rsid w:val="00D058F9"/>
    <w:rsid w:val="00D11A63"/>
    <w:rsid w:val="00D17848"/>
    <w:rsid w:val="00D225F0"/>
    <w:rsid w:val="00D227BF"/>
    <w:rsid w:val="00D35ECD"/>
    <w:rsid w:val="00D37886"/>
    <w:rsid w:val="00D37A06"/>
    <w:rsid w:val="00D43747"/>
    <w:rsid w:val="00D44790"/>
    <w:rsid w:val="00D47BE0"/>
    <w:rsid w:val="00D51306"/>
    <w:rsid w:val="00D60B3C"/>
    <w:rsid w:val="00D6289A"/>
    <w:rsid w:val="00D66173"/>
    <w:rsid w:val="00D666A5"/>
    <w:rsid w:val="00D744F0"/>
    <w:rsid w:val="00D771AA"/>
    <w:rsid w:val="00D77A78"/>
    <w:rsid w:val="00D8096D"/>
    <w:rsid w:val="00D84D9C"/>
    <w:rsid w:val="00D93555"/>
    <w:rsid w:val="00DA109B"/>
    <w:rsid w:val="00DA1B96"/>
    <w:rsid w:val="00DA4A2B"/>
    <w:rsid w:val="00DC257C"/>
    <w:rsid w:val="00DC5EE9"/>
    <w:rsid w:val="00DF19B3"/>
    <w:rsid w:val="00DF3F7B"/>
    <w:rsid w:val="00E02D7C"/>
    <w:rsid w:val="00E10F0F"/>
    <w:rsid w:val="00E12994"/>
    <w:rsid w:val="00E13ACE"/>
    <w:rsid w:val="00E22024"/>
    <w:rsid w:val="00E423FA"/>
    <w:rsid w:val="00E47ACF"/>
    <w:rsid w:val="00E55F22"/>
    <w:rsid w:val="00E63548"/>
    <w:rsid w:val="00E757FB"/>
    <w:rsid w:val="00E85310"/>
    <w:rsid w:val="00EA35A1"/>
    <w:rsid w:val="00EB26FE"/>
    <w:rsid w:val="00EB63D3"/>
    <w:rsid w:val="00EC60CA"/>
    <w:rsid w:val="00ED3CEE"/>
    <w:rsid w:val="00ED48E6"/>
    <w:rsid w:val="00ED5667"/>
    <w:rsid w:val="00EE02F7"/>
    <w:rsid w:val="00EE1810"/>
    <w:rsid w:val="00EE3FC4"/>
    <w:rsid w:val="00F04DCA"/>
    <w:rsid w:val="00F11511"/>
    <w:rsid w:val="00F15059"/>
    <w:rsid w:val="00F159EF"/>
    <w:rsid w:val="00F15C23"/>
    <w:rsid w:val="00F24AB7"/>
    <w:rsid w:val="00F24BBD"/>
    <w:rsid w:val="00F44399"/>
    <w:rsid w:val="00F47E4F"/>
    <w:rsid w:val="00F663DB"/>
    <w:rsid w:val="00F81829"/>
    <w:rsid w:val="00F874D2"/>
    <w:rsid w:val="00F91552"/>
    <w:rsid w:val="00F95B3E"/>
    <w:rsid w:val="00FA6233"/>
    <w:rsid w:val="00FB01A2"/>
    <w:rsid w:val="00FB7C4D"/>
    <w:rsid w:val="00FC3F69"/>
    <w:rsid w:val="00FC4540"/>
    <w:rsid w:val="00FD1E8C"/>
    <w:rsid w:val="00FD7096"/>
    <w:rsid w:val="00FF4A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C0FA8"/>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C0FA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046</Words>
  <Characters>5967</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2-06T12:27:00Z</dcterms:created>
  <dcterms:modified xsi:type="dcterms:W3CDTF">2019-02-06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0ZGSTYR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